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453A63D3"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04EC5D87"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E </w:t>
      </w:r>
      <w:r>
        <w:rPr>
          <w:rFonts w:ascii="Times New Roman" w:hAnsi="Times New Roman" w:cs="Times New Roman"/>
          <w:bCs/>
          <w:noProof/>
          <w:color w:val="000000" w:themeColor="text1"/>
          <w:sz w:val="24"/>
          <w:szCs w:val="24"/>
        </w:rPr>
        <w:t>–</w:t>
      </w:r>
      <w:r w:rsidRPr="00B80199">
        <w:rPr>
          <w:rFonts w:ascii="Times New Roman" w:hAnsi="Times New Roman" w:cs="Times New Roman"/>
          <w:bCs/>
          <w:noProof/>
          <w:color w:val="000000" w:themeColor="text1"/>
          <w:sz w:val="24"/>
          <w:szCs w:val="24"/>
        </w:rPr>
        <w:t xml:space="preserve"> 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5E258D2C"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Hal ini berlaku Bagi semua jenis E – Learning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5ABB54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FE2F0D4" w14:textId="54448A22" w:rsidR="002F1121" w:rsidRPr="00A07F52" w:rsidRDefault="002F1121" w:rsidP="00A07F52">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00E9E6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pengaruh State Based Code Editor dalam e - Learning</w:t>
      </w:r>
      <w:r w:rsidRPr="00B57DF3">
        <w:rPr>
          <w:rFonts w:ascii="Times New Roman" w:hAnsi="Times New Roman" w:cs="Times New Roman"/>
          <w:noProof/>
          <w:sz w:val="24"/>
          <w:szCs w:val="24"/>
        </w:rPr>
        <w:t>.</w:t>
      </w:r>
    </w:p>
    <w:p w14:paraId="4ED14F94" w14:textId="589DAEF9"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7034E">
        <w:rPr>
          <w:rFonts w:ascii="Times New Roman" w:hAnsi="Times New Roman" w:cs="Times New Roman"/>
          <w:noProof/>
          <w:sz w:val="24"/>
          <w:szCs w:val="24"/>
          <w:lang w:val="en-US"/>
        </w:rPr>
        <w:t>e</w:t>
      </w:r>
      <w:r w:rsidRPr="00B57DF3">
        <w:rPr>
          <w:rFonts w:ascii="Times New Roman" w:hAnsi="Times New Roman" w:cs="Times New Roman"/>
          <w:noProof/>
          <w:sz w:val="24"/>
          <w:szCs w:val="24"/>
        </w:rPr>
        <w:t xml:space="preserv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1A6E69F3"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Pr>
          <w:rFonts w:ascii="Times New Roman" w:hAnsi="Times New Roman" w:cs="Times New Roman"/>
          <w:noProof/>
          <w:color w:val="000000" w:themeColor="text1"/>
          <w:sz w:val="24"/>
          <w:szCs w:val="24"/>
          <w:lang w:val="en-US"/>
        </w:rPr>
        <w:t>e</w:t>
      </w:r>
      <w:r w:rsidRPr="00B57DF3">
        <w:rPr>
          <w:rFonts w:ascii="Times New Roman" w:hAnsi="Times New Roman" w:cs="Times New Roman"/>
          <w:noProof/>
          <w:color w:val="000000" w:themeColor="text1"/>
          <w:sz w:val="24"/>
          <w:szCs w:val="24"/>
        </w:rPr>
        <w:t xml:space="preserve"> </w:t>
      </w:r>
      <w:r w:rsidR="00300845">
        <w:rPr>
          <w:rFonts w:ascii="Times New Roman" w:hAnsi="Times New Roman" w:cs="Times New Roman"/>
          <w:noProof/>
          <w:color w:val="000000" w:themeColor="text1"/>
          <w:sz w:val="24"/>
          <w:szCs w:val="24"/>
        </w:rPr>
        <w:t>–</w:t>
      </w:r>
      <w:r w:rsidRPr="00B57DF3">
        <w:rPr>
          <w:rFonts w:ascii="Times New Roman" w:hAnsi="Times New Roman" w:cs="Times New Roman"/>
          <w:noProof/>
          <w:color w:val="000000" w:themeColor="text1"/>
          <w:sz w:val="24"/>
          <w:szCs w:val="24"/>
        </w:rPr>
        <w:t xml:space="preserve"> 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B47C65">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401CB32A" w:rsidR="0098581F" w:rsidRPr="0098581F" w:rsidRDefault="008B779B" w:rsidP="00F77FDD">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e – Learning </w:t>
      </w:r>
      <w:r w:rsidR="0098581F">
        <w:rPr>
          <w:rFonts w:ascii="Times New Roman" w:hAnsi="Times New Roman" w:cs="Times New Roman"/>
          <w:noProof/>
          <w:sz w:val="24"/>
          <w:szCs w:val="24"/>
          <w:lang w:val="en-US"/>
        </w:rPr>
        <w:t>yang dapat memberikan materi course yang mudah dipahami oleh pengguna.</w:t>
      </w:r>
    </w:p>
    <w:p w14:paraId="38FD3797" w14:textId="49DD0BDB" w:rsidR="00B05FE3" w:rsidRPr="008B779B" w:rsidRDefault="008B779B" w:rsidP="008B779B">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kedalam sistem e – Learning berbasis web yang akan dibua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lastRenderedPageBreak/>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4875CE">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lastRenderedPageBreak/>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9B1479">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lastRenderedPageBreak/>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3DDF3" w14:textId="77777777" w:rsidR="00B1781C" w:rsidRDefault="00B1781C" w:rsidP="00725057">
      <w:pPr>
        <w:spacing w:after="0" w:line="240" w:lineRule="auto"/>
      </w:pPr>
      <w:r>
        <w:separator/>
      </w:r>
    </w:p>
  </w:endnote>
  <w:endnote w:type="continuationSeparator" w:id="0">
    <w:p w14:paraId="1C8C856F" w14:textId="77777777" w:rsidR="00B1781C" w:rsidRDefault="00B1781C"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B932A" w14:textId="77777777" w:rsidR="00B1781C" w:rsidRDefault="00B1781C" w:rsidP="00725057">
      <w:pPr>
        <w:spacing w:after="0" w:line="240" w:lineRule="auto"/>
      </w:pPr>
      <w:r>
        <w:separator/>
      </w:r>
    </w:p>
  </w:footnote>
  <w:footnote w:type="continuationSeparator" w:id="0">
    <w:p w14:paraId="5DB12B59" w14:textId="77777777" w:rsidR="00B1781C" w:rsidRDefault="00B1781C"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4"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5"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8"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9"/>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5"/>
  </w:num>
  <w:num w:numId="9">
    <w:abstractNumId w:val="12"/>
  </w:num>
  <w:num w:numId="10">
    <w:abstractNumId w:val="0"/>
  </w:num>
  <w:num w:numId="11">
    <w:abstractNumId w:val="16"/>
  </w:num>
  <w:num w:numId="12">
    <w:abstractNumId w:val="18"/>
  </w:num>
  <w:num w:numId="13">
    <w:abstractNumId w:val="4"/>
  </w:num>
  <w:num w:numId="14">
    <w:abstractNumId w:val="8"/>
  </w:num>
  <w:num w:numId="15">
    <w:abstractNumId w:val="13"/>
  </w:num>
  <w:num w:numId="16">
    <w:abstractNumId w:val="17"/>
  </w:num>
  <w:num w:numId="17">
    <w:abstractNumId w:val="11"/>
  </w:num>
  <w:num w:numId="18">
    <w:abstractNumId w:val="1"/>
  </w:num>
  <w:num w:numId="19">
    <w:abstractNumId w:val="6"/>
  </w:num>
  <w:num w:numId="20">
    <w:abstractNumId w:val="14"/>
  </w:num>
  <w:num w:numId="21">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33B5"/>
    <w:rsid w:val="000D438D"/>
    <w:rsid w:val="000F6699"/>
    <w:rsid w:val="00103660"/>
    <w:rsid w:val="001149C0"/>
    <w:rsid w:val="00120207"/>
    <w:rsid w:val="00130B6B"/>
    <w:rsid w:val="00133893"/>
    <w:rsid w:val="0014395E"/>
    <w:rsid w:val="00160E02"/>
    <w:rsid w:val="00164052"/>
    <w:rsid w:val="0016594D"/>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0BF4"/>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32C1"/>
    <w:rsid w:val="002D4F9C"/>
    <w:rsid w:val="002E5DBD"/>
    <w:rsid w:val="002F1121"/>
    <w:rsid w:val="002F20BB"/>
    <w:rsid w:val="002F7DE9"/>
    <w:rsid w:val="00300845"/>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875CE"/>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5683"/>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38A4"/>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5E56"/>
    <w:rsid w:val="008A65A1"/>
    <w:rsid w:val="008B779B"/>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5231D"/>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1479"/>
    <w:rsid w:val="009B3C06"/>
    <w:rsid w:val="009C16D7"/>
    <w:rsid w:val="009D46FF"/>
    <w:rsid w:val="009E794C"/>
    <w:rsid w:val="009F1A26"/>
    <w:rsid w:val="00A07F52"/>
    <w:rsid w:val="00A10328"/>
    <w:rsid w:val="00A1256E"/>
    <w:rsid w:val="00A1462E"/>
    <w:rsid w:val="00A20D6B"/>
    <w:rsid w:val="00A43B86"/>
    <w:rsid w:val="00A4423F"/>
    <w:rsid w:val="00A66ACB"/>
    <w:rsid w:val="00A70194"/>
    <w:rsid w:val="00A72388"/>
    <w:rsid w:val="00A749A9"/>
    <w:rsid w:val="00A7551E"/>
    <w:rsid w:val="00A76C12"/>
    <w:rsid w:val="00A77860"/>
    <w:rsid w:val="00A850D5"/>
    <w:rsid w:val="00A85D39"/>
    <w:rsid w:val="00A85FDE"/>
    <w:rsid w:val="00A86F77"/>
    <w:rsid w:val="00A94C09"/>
    <w:rsid w:val="00A95F8A"/>
    <w:rsid w:val="00A96E39"/>
    <w:rsid w:val="00A97FAF"/>
    <w:rsid w:val="00AA162D"/>
    <w:rsid w:val="00AA4B93"/>
    <w:rsid w:val="00AB18A1"/>
    <w:rsid w:val="00AC08AA"/>
    <w:rsid w:val="00AC785C"/>
    <w:rsid w:val="00AD1396"/>
    <w:rsid w:val="00AD2FA2"/>
    <w:rsid w:val="00AD4350"/>
    <w:rsid w:val="00AD6C4A"/>
    <w:rsid w:val="00AE3162"/>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A8E"/>
    <w:rsid w:val="00BD6E9A"/>
    <w:rsid w:val="00BD7060"/>
    <w:rsid w:val="00BE1880"/>
    <w:rsid w:val="00BE5345"/>
    <w:rsid w:val="00BE7EE4"/>
    <w:rsid w:val="00BF0BBF"/>
    <w:rsid w:val="00BF2A37"/>
    <w:rsid w:val="00BF30E3"/>
    <w:rsid w:val="00C04EFA"/>
    <w:rsid w:val="00C13230"/>
    <w:rsid w:val="00C23CA1"/>
    <w:rsid w:val="00C26011"/>
    <w:rsid w:val="00C273CB"/>
    <w:rsid w:val="00C347B1"/>
    <w:rsid w:val="00C35AB4"/>
    <w:rsid w:val="00C44BCA"/>
    <w:rsid w:val="00C4591C"/>
    <w:rsid w:val="00C54C73"/>
    <w:rsid w:val="00C64D1F"/>
    <w:rsid w:val="00C75D53"/>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77FDD"/>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0</TotalTime>
  <Pages>15</Pages>
  <Words>2960</Words>
  <Characters>1687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29</cp:revision>
  <cp:lastPrinted>2021-12-22T03:29:00Z</cp:lastPrinted>
  <dcterms:created xsi:type="dcterms:W3CDTF">2021-01-21T10:01:00Z</dcterms:created>
  <dcterms:modified xsi:type="dcterms:W3CDTF">2021-12-3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